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77777777" w:rsidR="00BA37D0" w:rsidRDefault="00993A1E">
      <w:pPr>
        <w:spacing w:line="480" w:lineRule="auto"/>
        <w:jc w:val="center"/>
      </w:pPr>
      <w:r>
        <w:t xml:space="preserve">Capstone: Proposal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 xml:space="preserve">Abbie </w:t>
      </w:r>
      <w:proofErr w:type="spellStart"/>
      <w:r>
        <w:t>Teurbe</w:t>
      </w:r>
      <w:proofErr w:type="spellEnd"/>
      <w:r>
        <w:t>-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77777777" w:rsidR="00BA37D0" w:rsidRDefault="00993A1E">
      <w:pPr>
        <w:rPr>
          <w:i/>
        </w:rPr>
      </w:pPr>
      <w:r>
        <w:rPr>
          <w:i/>
        </w:rPr>
        <w:t>Mental health among incarcerated women</w:t>
      </w:r>
    </w:p>
    <w:p w14:paraId="0000002A" w14:textId="4B4C53C1" w:rsidR="00BA37D0"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45A3D3D8"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49.5% of incarcerated women, compared to 39.5%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25206C24"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s such, this project aims to better understand which mental health issues women in jails struggle with most. The project will also explore associations between different types of past trauma and their associations with mental illness prevalenc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1650F5DA"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This 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 Demographic variables, such as sex, race, and age will be analyzed, and people who identify as “male” will be excluded from the analysis. Prevalence rates of specific types of mental illnesses in the sample will also be assessed. The primary dependent variable of interest will be mental illness (yes/no). This variable will be created by aggregating all mental illness types in the dataset. Independent variables of interest will include the following: “parents/guardians abused alcohol/drugs,” “parents/step-parents served time,” “ever been shot at,” “physically abused prior to current admission,” and “ever been sexually assaulted/molested.”</w:t>
      </w:r>
      <w:r w:rsidR="007C11A6">
        <w:t xml:space="preserve"> These variables were selected, because they are examples of ACEs and past trauma. </w:t>
      </w:r>
      <w:r>
        <w:t xml:space="preserve">Possible confounding variables will include: Race, “education level prior to admission,” and “amount of income in month prior to admission.” The variable, “have a disability” will also be examined as a potential effect modifier.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r>
        <w:t xml:space="preserve">Through the literature review, I will interpret a multitude of public health studies, related to the mental health of incarcerated women. I will read through the statistical methods used and apply those results to my own work. </w:t>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00000067" w14:textId="77777777" w:rsidR="00BA37D0" w:rsidRDefault="00BA37D0">
      <w:pPr>
        <w:jc w:val="center"/>
        <w:rPr>
          <w:b/>
        </w:rPr>
      </w:pPr>
    </w:p>
    <w:p w14:paraId="00000068" w14:textId="77777777" w:rsidR="00BA37D0" w:rsidRDefault="00993A1E">
      <w:pPr>
        <w:rPr>
          <w:b/>
        </w:rPr>
      </w:pPr>
      <w:r>
        <w:rPr>
          <w:b/>
        </w:rPr>
        <w:t>Present - April 5th</w:t>
      </w:r>
    </w:p>
    <w:p w14:paraId="00000069" w14:textId="77777777" w:rsidR="00BA37D0" w:rsidRDefault="00993A1E">
      <w:pPr>
        <w:numPr>
          <w:ilvl w:val="0"/>
          <w:numId w:val="4"/>
        </w:numPr>
      </w:pPr>
      <w:r>
        <w:t xml:space="preserve">Thoroughly research topic and identify primary sources </w:t>
      </w:r>
    </w:p>
    <w:p w14:paraId="0000006A" w14:textId="77777777" w:rsidR="00BA37D0" w:rsidRDefault="00993A1E">
      <w:pPr>
        <w:numPr>
          <w:ilvl w:val="0"/>
          <w:numId w:val="4"/>
        </w:numPr>
      </w:pPr>
      <w:r>
        <w:t xml:space="preserve">Examine the gaps in the literature </w:t>
      </w:r>
    </w:p>
    <w:p w14:paraId="0000006B" w14:textId="77777777" w:rsidR="00BA37D0" w:rsidRDefault="00BA37D0"/>
    <w:p w14:paraId="0000006C" w14:textId="77777777" w:rsidR="00BA37D0" w:rsidRDefault="00993A1E">
      <w:pPr>
        <w:rPr>
          <w:b/>
        </w:rPr>
      </w:pPr>
      <w:r>
        <w:rPr>
          <w:b/>
        </w:rPr>
        <w:t>Present - December 6th</w:t>
      </w:r>
    </w:p>
    <w:p w14:paraId="0000006D" w14:textId="77777777" w:rsidR="00BA37D0" w:rsidRDefault="00993A1E">
      <w:pPr>
        <w:numPr>
          <w:ilvl w:val="0"/>
          <w:numId w:val="5"/>
        </w:numPr>
      </w:pPr>
      <w:r>
        <w:t>Write draft for literature review</w:t>
      </w:r>
    </w:p>
    <w:p w14:paraId="0000006E" w14:textId="77777777" w:rsidR="00BA37D0" w:rsidRDefault="00BA37D0"/>
    <w:p w14:paraId="0000006F" w14:textId="77777777" w:rsidR="00BA37D0" w:rsidRDefault="00993A1E">
      <w:pPr>
        <w:rPr>
          <w:b/>
        </w:rPr>
      </w:pPr>
      <w:r>
        <w:rPr>
          <w:b/>
        </w:rPr>
        <w:t>December 6th - April 16th</w:t>
      </w:r>
    </w:p>
    <w:p w14:paraId="00000070" w14:textId="77777777" w:rsidR="00BA37D0" w:rsidRDefault="00993A1E">
      <w:pPr>
        <w:numPr>
          <w:ilvl w:val="0"/>
          <w:numId w:val="12"/>
        </w:numPr>
      </w:pPr>
      <w:r>
        <w:t>Finalize literature review</w:t>
      </w:r>
    </w:p>
    <w:p w14:paraId="00000071" w14:textId="77777777" w:rsidR="00BA37D0" w:rsidRDefault="00993A1E">
      <w:pPr>
        <w:numPr>
          <w:ilvl w:val="0"/>
          <w:numId w:val="12"/>
        </w:numPr>
      </w:pPr>
      <w:r>
        <w:rPr>
          <w:rFonts w:ascii="Arial Unicode MS" w:eastAsia="Arial Unicode MS" w:hAnsi="Arial Unicode MS" w:cs="Arial Unicode MS"/>
        </w:rPr>
        <w:t>Create causal loop diagram and/or stock &amp; flow diagram (learned in system dynamics) to later add as figures in the report → talk to System Dynamics lab for assistance</w:t>
      </w:r>
    </w:p>
    <w:p w14:paraId="00000072" w14:textId="77777777" w:rsidR="00BA37D0" w:rsidRDefault="00BA37D0">
      <w:pPr>
        <w:rPr>
          <w:i/>
        </w:rPr>
      </w:pPr>
    </w:p>
    <w:p w14:paraId="00000073" w14:textId="77777777" w:rsidR="00BA37D0" w:rsidRDefault="00993A1E">
      <w:pPr>
        <w:rPr>
          <w:b/>
        </w:rPr>
      </w:pPr>
      <w:r>
        <w:rPr>
          <w:b/>
        </w:rPr>
        <w:t xml:space="preserve">December 18th - 29th </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77777777" w:rsidR="00BA37D0" w:rsidRDefault="00993A1E">
      <w:pPr>
        <w:numPr>
          <w:ilvl w:val="0"/>
          <w:numId w:val="1"/>
        </w:numPr>
      </w:pPr>
      <w:r>
        <w:t>Clean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0000007A" w14:textId="77777777" w:rsidR="00BA37D0" w:rsidRDefault="00993A1E">
      <w:pPr>
        <w:numPr>
          <w:ilvl w:val="0"/>
          <w:numId w:val="9"/>
        </w:numPr>
      </w:pPr>
      <w:r>
        <w:t>Examine descriptive statistics of data via R and/or SA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0000007D" w14:textId="77777777" w:rsidR="00BA37D0" w:rsidRDefault="00993A1E">
      <w:pPr>
        <w:numPr>
          <w:ilvl w:val="0"/>
          <w:numId w:val="3"/>
        </w:numPr>
      </w:pPr>
      <w:r>
        <w:t>Run measures of effect and measures of association, using prevalence odds ratios, chi-square, and/or logistic regression</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00000080" w14:textId="77777777" w:rsidR="00BA37D0" w:rsidRDefault="00993A1E">
      <w:pPr>
        <w:numPr>
          <w:ilvl w:val="0"/>
          <w:numId w:val="10"/>
        </w:numPr>
      </w:pPr>
      <w:r>
        <w:t>Create tables and graphs for data, including descriptive statistic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00000083" w14:textId="77777777" w:rsidR="00BA37D0" w:rsidRDefault="00993A1E">
      <w:pPr>
        <w:numPr>
          <w:ilvl w:val="0"/>
          <w:numId w:val="6"/>
        </w:numPr>
      </w:pPr>
      <w:r>
        <w:t>Refine/edit the tables/graphs</w:t>
      </w:r>
    </w:p>
    <w:p w14:paraId="00000084" w14:textId="77777777" w:rsidR="00BA37D0" w:rsidRDefault="00BA37D0">
      <w:pPr>
        <w:rPr>
          <w:i/>
        </w:rPr>
      </w:pPr>
    </w:p>
    <w:p w14:paraId="00000085" w14:textId="77777777" w:rsidR="00BA37D0" w:rsidRDefault="00993A1E">
      <w:pPr>
        <w:rPr>
          <w:i/>
        </w:rPr>
      </w:pPr>
      <w:r>
        <w:rPr>
          <w:b/>
        </w:rPr>
        <w:t>March 2nd - March 15th</w:t>
      </w:r>
      <w:r>
        <w:rPr>
          <w:i/>
        </w:rPr>
        <w:t xml:space="preserve"> </w:t>
      </w:r>
    </w:p>
    <w:p w14:paraId="00000086" w14:textId="77777777" w:rsidR="00BA37D0" w:rsidRDefault="00993A1E">
      <w:pPr>
        <w:numPr>
          <w:ilvl w:val="0"/>
          <w:numId w:val="15"/>
        </w:numPr>
      </w:pPr>
      <w:r>
        <w:t>Write methods section for report</w:t>
      </w:r>
    </w:p>
    <w:p w14:paraId="00000087" w14:textId="77777777" w:rsidR="00BA37D0" w:rsidRDefault="00BA37D0">
      <w:pPr>
        <w:rPr>
          <w:i/>
        </w:rPr>
      </w:pPr>
    </w:p>
    <w:p w14:paraId="00000088" w14:textId="77777777" w:rsidR="00BA37D0" w:rsidRDefault="00993A1E">
      <w:r>
        <w:rPr>
          <w:b/>
        </w:rPr>
        <w:t>March 16th - March 22nd</w:t>
      </w:r>
      <w:r>
        <w:t xml:space="preserve"> </w:t>
      </w:r>
    </w:p>
    <w:p w14:paraId="00000089" w14:textId="77777777" w:rsidR="00BA37D0" w:rsidRDefault="00993A1E">
      <w:pPr>
        <w:numPr>
          <w:ilvl w:val="0"/>
          <w:numId w:val="13"/>
        </w:numPr>
      </w:pPr>
      <w:r>
        <w:t>Write results section</w:t>
      </w:r>
    </w:p>
    <w:p w14:paraId="0000008A" w14:textId="77777777" w:rsidR="00BA37D0" w:rsidRDefault="00BA37D0">
      <w:pPr>
        <w:rPr>
          <w:i/>
        </w:rPr>
      </w:pPr>
    </w:p>
    <w:p w14:paraId="0000008B" w14:textId="77777777" w:rsidR="00BA37D0" w:rsidRDefault="00993A1E">
      <w:r>
        <w:rPr>
          <w:b/>
        </w:rPr>
        <w:t>March 23rd - April 5th</w:t>
      </w:r>
      <w:r>
        <w:t xml:space="preserve"> </w:t>
      </w:r>
    </w:p>
    <w:p w14:paraId="0000008C" w14:textId="77777777" w:rsidR="00BA37D0" w:rsidRDefault="00993A1E">
      <w:pPr>
        <w:numPr>
          <w:ilvl w:val="0"/>
          <w:numId w:val="11"/>
        </w:numPr>
      </w:pPr>
      <w:r>
        <w:t>Write discussion section</w:t>
      </w:r>
    </w:p>
    <w:p w14:paraId="0000008D" w14:textId="77777777" w:rsidR="00BA37D0" w:rsidRDefault="00BA37D0">
      <w:pPr>
        <w:rPr>
          <w:i/>
        </w:rPr>
      </w:pPr>
    </w:p>
    <w:p w14:paraId="0000008E" w14:textId="77777777" w:rsidR="00BA37D0" w:rsidRDefault="00993A1E">
      <w:r>
        <w:rPr>
          <w:b/>
        </w:rPr>
        <w:t>April 6th - April 12th</w:t>
      </w:r>
      <w:r>
        <w:t xml:space="preserve"> </w:t>
      </w:r>
    </w:p>
    <w:p w14:paraId="0000008F" w14:textId="77777777" w:rsidR="00BA37D0" w:rsidRDefault="00993A1E">
      <w:pPr>
        <w:numPr>
          <w:ilvl w:val="0"/>
          <w:numId w:val="14"/>
        </w:numPr>
      </w:pPr>
      <w:r>
        <w:t>Write abstract</w:t>
      </w:r>
    </w:p>
    <w:p w14:paraId="00000090" w14:textId="77777777" w:rsidR="00BA37D0" w:rsidRDefault="00BA37D0"/>
    <w:p w14:paraId="00000091" w14:textId="77777777" w:rsidR="00BA37D0" w:rsidRDefault="00993A1E">
      <w:r>
        <w:rPr>
          <w:b/>
        </w:rPr>
        <w:t>April 13th - April 16th</w:t>
      </w:r>
      <w:r>
        <w:t xml:space="preserve"> </w:t>
      </w:r>
    </w:p>
    <w:p w14:paraId="00000092" w14:textId="77777777" w:rsidR="00BA37D0" w:rsidRDefault="00993A1E">
      <w:pPr>
        <w:numPr>
          <w:ilvl w:val="0"/>
          <w:numId w:val="7"/>
        </w:numPr>
      </w:pPr>
      <w:r>
        <w:t xml:space="preserve">Review full draft of research report and consult with advisors </w:t>
      </w:r>
    </w:p>
    <w:p w14:paraId="00000093" w14:textId="77777777" w:rsidR="00BA37D0" w:rsidRDefault="00BA37D0">
      <w:pPr>
        <w:rPr>
          <w:i/>
        </w:rPr>
      </w:pPr>
    </w:p>
    <w:p w14:paraId="00000094" w14:textId="77777777" w:rsidR="00BA37D0" w:rsidRDefault="00993A1E">
      <w:r>
        <w:rPr>
          <w:b/>
        </w:rPr>
        <w:t>April 17th - April 20th</w:t>
      </w:r>
      <w:r>
        <w:t xml:space="preserve"> </w:t>
      </w:r>
    </w:p>
    <w:p w14:paraId="00000095" w14:textId="77777777" w:rsidR="00BA37D0" w:rsidRDefault="00993A1E">
      <w:pPr>
        <w:numPr>
          <w:ilvl w:val="0"/>
          <w:numId w:val="8"/>
        </w:numPr>
      </w:pPr>
      <w:r>
        <w:t xml:space="preserve">Finalize full research report and submit for capstone! </w:t>
      </w:r>
    </w:p>
    <w:p w14:paraId="00000096" w14:textId="77777777" w:rsidR="00BA37D0" w:rsidRDefault="00BA37D0">
      <w:pPr>
        <w:ind w:firstLine="720"/>
      </w:pPr>
    </w:p>
    <w:p w14:paraId="2A8D756F" w14:textId="77777777" w:rsidR="00F00788" w:rsidRDefault="00F00788">
      <w:pPr>
        <w:jc w:val="center"/>
        <w:rPr>
          <w:b/>
        </w:rPr>
      </w:pPr>
    </w:p>
    <w:p w14:paraId="78B16548" w14:textId="77777777" w:rsidR="00F00788" w:rsidRDefault="00F00788">
      <w:pPr>
        <w:jc w:val="center"/>
        <w:rPr>
          <w:b/>
        </w:rPr>
      </w:pPr>
    </w:p>
    <w:p w14:paraId="0D6C8E96" w14:textId="77777777" w:rsidR="00F00788" w:rsidRDefault="00F00788">
      <w:pPr>
        <w:jc w:val="cente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bookmarkStart w:id="0" w:name="_GoBack"/>
      <w:bookmarkEnd w:id="0"/>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32BDB" w14:textId="77777777" w:rsidR="00BB2F81" w:rsidRDefault="00BB2F81">
      <w:pPr>
        <w:spacing w:line="240" w:lineRule="auto"/>
      </w:pPr>
      <w:r>
        <w:separator/>
      </w:r>
    </w:p>
  </w:endnote>
  <w:endnote w:type="continuationSeparator" w:id="0">
    <w:p w14:paraId="2CCA804B" w14:textId="77777777" w:rsidR="00BB2F81" w:rsidRDefault="00BB2F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4F795720" w:rsidR="00BA37D0" w:rsidRDefault="00993A1E">
    <w:pPr>
      <w:jc w:val="right"/>
    </w:pPr>
    <w:r>
      <w:fldChar w:fldCharType="begin"/>
    </w:r>
    <w:r>
      <w:instrText>PAGE</w:instrText>
    </w:r>
    <w:r>
      <w:fldChar w:fldCharType="separate"/>
    </w:r>
    <w:r w:rsidR="001B733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AA0A8" w14:textId="77777777" w:rsidR="00BB2F81" w:rsidRDefault="00BB2F81">
      <w:pPr>
        <w:spacing w:line="240" w:lineRule="auto"/>
      </w:pPr>
      <w:r>
        <w:separator/>
      </w:r>
    </w:p>
  </w:footnote>
  <w:footnote w:type="continuationSeparator" w:id="0">
    <w:p w14:paraId="38FC3937" w14:textId="77777777" w:rsidR="00BB2F81" w:rsidRDefault="00BB2F8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9"/>
  </w:num>
  <w:num w:numId="3">
    <w:abstractNumId w:val="1"/>
  </w:num>
  <w:num w:numId="4">
    <w:abstractNumId w:val="7"/>
  </w:num>
  <w:num w:numId="5">
    <w:abstractNumId w:val="8"/>
  </w:num>
  <w:num w:numId="6">
    <w:abstractNumId w:val="14"/>
  </w:num>
  <w:num w:numId="7">
    <w:abstractNumId w:val="13"/>
  </w:num>
  <w:num w:numId="8">
    <w:abstractNumId w:val="5"/>
  </w:num>
  <w:num w:numId="9">
    <w:abstractNumId w:val="12"/>
  </w:num>
  <w:num w:numId="10">
    <w:abstractNumId w:val="3"/>
  </w:num>
  <w:num w:numId="11">
    <w:abstractNumId w:val="0"/>
  </w:num>
  <w:num w:numId="12">
    <w:abstractNumId w:val="4"/>
  </w:num>
  <w:num w:numId="13">
    <w:abstractNumId w:val="6"/>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F733D"/>
    <w:rsid w:val="0016737F"/>
    <w:rsid w:val="00187E17"/>
    <w:rsid w:val="001B7339"/>
    <w:rsid w:val="0021683E"/>
    <w:rsid w:val="003E2E37"/>
    <w:rsid w:val="00556AB7"/>
    <w:rsid w:val="00585B97"/>
    <w:rsid w:val="005C3399"/>
    <w:rsid w:val="006225AC"/>
    <w:rsid w:val="00690964"/>
    <w:rsid w:val="00695B1F"/>
    <w:rsid w:val="00754260"/>
    <w:rsid w:val="007C11A6"/>
    <w:rsid w:val="008A1355"/>
    <w:rsid w:val="00993A1E"/>
    <w:rsid w:val="00AF7B0A"/>
    <w:rsid w:val="00BA37D0"/>
    <w:rsid w:val="00BB2F81"/>
    <w:rsid w:val="00C12CCB"/>
    <w:rsid w:val="00CA537E"/>
    <w:rsid w:val="00D46588"/>
    <w:rsid w:val="00D62B35"/>
    <w:rsid w:val="00DF200D"/>
    <w:rsid w:val="00F007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E5C0E-0E4E-4F7D-BF13-5C0A1A0A8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9897</Words>
  <Characters>5641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bie Tolon</dc:creator>
  <cp:lastModifiedBy>Abbie Tolon</cp:lastModifiedBy>
  <cp:revision>8</cp:revision>
  <dcterms:created xsi:type="dcterms:W3CDTF">2019-11-28T19:02:00Z</dcterms:created>
  <dcterms:modified xsi:type="dcterms:W3CDTF">2019-11-3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